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02FE695F" w:rsidR="00047881" w:rsidRDefault="00BB69B6" w:rsidP="00D01157">
      <w:pPr>
        <w:rPr>
          <w:lang w:eastAsia="zh-CN"/>
        </w:rPr>
      </w:pPr>
      <w:r w:rsidRPr="00BB69B6">
        <w:t xml:space="preserve">Social networking platforms have become an integral part </w:t>
      </w:r>
      <w:r>
        <w:rPr>
          <w:rFonts w:hint="eastAsia"/>
          <w:lang w:eastAsia="zh-CN"/>
        </w:rPr>
        <w:t>of</w:t>
      </w:r>
      <w:r w:rsidRPr="00BB69B6">
        <w:t xml:space="preserve"> people's lives. Various social networking platforms serve different purposes. For instance, Facebook allows people to share their personal experiences with friends, relatives, and acquaintances, whereas people post messages to interact with a broader audience on Twitter. On the other hand, LinkedIn is an employment-oriented online service where people seek jobs and increase their visibility to potential employers.</w:t>
      </w:r>
      <w:r w:rsidR="00512717" w:rsidRPr="00512717">
        <w:t xml:space="preserve"> </w:t>
      </w:r>
      <w:r w:rsidRPr="00BB69B6">
        <w:t xml:space="preserve">However, there is no professional social networking platform </w:t>
      </w:r>
      <w:r w:rsidR="00032020">
        <w:rPr>
          <w:rFonts w:hint="eastAsia"/>
          <w:lang w:eastAsia="zh-CN"/>
        </w:rPr>
        <w:t>to</w:t>
      </w:r>
      <w:r w:rsidRPr="00BB69B6">
        <w:t xml:space="preserve"> share sensitive information about their job (e.g., workplace atmosphere, salary, benefits) while preserving their privacy.</w:t>
      </w:r>
      <w:r w:rsidR="00512717" w:rsidRPr="00512717">
        <w:t xml:space="preserve"> SafeTweet is </w:t>
      </w:r>
      <w:r w:rsidR="00B532BA">
        <w:t>a</w:t>
      </w:r>
      <w:r w:rsidR="00512717" w:rsidRPr="00512717">
        <w:t xml:space="preserve"> web-based platform where people can freely post workplace tips and seek advice on </w:t>
      </w:r>
      <w:r w:rsidR="002150CD">
        <w:rPr>
          <w:rFonts w:hint="eastAsia"/>
          <w:lang w:eastAsia="zh-CN"/>
        </w:rPr>
        <w:t>doing</w:t>
      </w:r>
      <w:r w:rsidR="00512717" w:rsidRPr="00512717">
        <w:t xml:space="preserve"> their jobs. </w:t>
      </w:r>
      <w:r w:rsidRPr="00BB69B6">
        <w:t xml:space="preserve">Users can </w:t>
      </w:r>
      <w:r>
        <w:rPr>
          <w:rFonts w:hint="eastAsia"/>
          <w:lang w:eastAsia="zh-CN"/>
        </w:rPr>
        <w:t>also</w:t>
      </w:r>
      <w:r>
        <w:rPr>
          <w:lang w:eastAsia="zh-CN"/>
        </w:rPr>
        <w:t xml:space="preserve"> </w:t>
      </w:r>
      <w:r w:rsidRPr="00BB69B6">
        <w:t xml:space="preserve">learn about the benefits and salaries of other employees working in similar </w:t>
      </w:r>
      <w:r w:rsidR="00032020">
        <w:rPr>
          <w:rFonts w:hint="eastAsia"/>
          <w:lang w:eastAsia="zh-CN"/>
        </w:rPr>
        <w:t>positions</w:t>
      </w:r>
      <w:r w:rsidR="00032020">
        <w:t>,</w:t>
      </w:r>
      <w:r w:rsidRPr="00BB69B6">
        <w:t xml:space="preserve"> and such transparency can facilitate fairness.</w:t>
      </w:r>
      <w:r>
        <w:t xml:space="preserve"> </w:t>
      </w:r>
      <w:r w:rsidR="00301BC3" w:rsidRPr="00301BC3">
        <w:t xml:space="preserve">Users looking for a job can learn about working environments and </w:t>
      </w:r>
      <w:r w:rsidR="00301BC3">
        <w:t>workload</w:t>
      </w:r>
      <w:r w:rsidR="00301BC3" w:rsidRPr="00301BC3">
        <w:t xml:space="preserve"> in various companies.</w:t>
      </w:r>
      <w:r w:rsidR="00512717" w:rsidRPr="00512717">
        <w:t xml:space="preserve"> In SafeTweet, information security is guaranteed for all users who want to post </w:t>
      </w:r>
      <w:r w:rsidR="00301BC3" w:rsidRPr="00301BC3">
        <w:t>sensitive information</w:t>
      </w:r>
      <w:r w:rsidR="00032020">
        <w:rPr>
          <w:lang w:eastAsia="zh-CN"/>
        </w:rPr>
        <w:t xml:space="preserve"> </w:t>
      </w:r>
      <w:r w:rsidR="00032020">
        <w:rPr>
          <w:rFonts w:hint="eastAsia"/>
          <w:lang w:eastAsia="zh-CN"/>
        </w:rPr>
        <w:t>but</w:t>
      </w:r>
      <w:r w:rsidR="00301BC3" w:rsidRPr="00301BC3">
        <w:t xml:space="preserve"> would not want their employers' or co-workers </w:t>
      </w:r>
      <w:r w:rsidR="00032020">
        <w:t xml:space="preserve">to </w:t>
      </w:r>
      <w:r w:rsidR="00301BC3" w:rsidRPr="00301BC3">
        <w:t>see (e.g., low salaries, toxic working environments, lack of benefits)</w:t>
      </w:r>
      <w:r w:rsidR="00512717" w:rsidRPr="00512717">
        <w:t xml:space="preserve">. It allows users to send posts anonymously </w:t>
      </w:r>
      <w:r w:rsidR="002150CD">
        <w:rPr>
          <w:rFonts w:hint="eastAsia"/>
          <w:lang w:eastAsia="zh-CN"/>
        </w:rPr>
        <w:t>and</w:t>
      </w:r>
      <w:r w:rsidR="00512717" w:rsidRPr="00512717">
        <w:t xml:space="preserve"> encrypts them to block employees of the same company. In addition, SafeTweet also has a powerful</w:t>
      </w:r>
      <w:r w:rsidR="002150CD">
        <w:t>,</w:t>
      </w:r>
      <w:r w:rsidR="00512717" w:rsidRPr="00512717">
        <w:t xml:space="preserve"> sensitive information detection feature, including sensitive information detection of post content and </w:t>
      </w:r>
      <w:r w:rsidR="005A1445" w:rsidRPr="005A1445">
        <w:t>Named Entity Recognition</w:t>
      </w:r>
      <w:r w:rsidR="005A1445">
        <w:t xml:space="preserve"> (NER)</w:t>
      </w:r>
      <w:r w:rsidR="00512717" w:rsidRPr="00512717">
        <w:t xml:space="preserve">. The accuracy rate of sensitive information detection based on </w:t>
      </w:r>
      <w:r w:rsidR="00512717">
        <w:t xml:space="preserve">the </w:t>
      </w:r>
      <w:r w:rsidR="00512717" w:rsidRPr="00512717">
        <w:t xml:space="preserve">workplace was 82.17%. When people are not confident about the content of their upcoming posts, they can use the system's detection results of sensitive information as a reference. The final test of the system is mainly divided into software </w:t>
      </w:r>
      <w:r w:rsidR="00512717">
        <w:rPr>
          <w:rFonts w:hint="eastAsia"/>
          <w:lang w:eastAsia="zh-CN"/>
        </w:rPr>
        <w:t>tests</w:t>
      </w:r>
      <w:r w:rsidR="00512717"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00512717" w:rsidRPr="00512717">
        <w:t xml:space="preserve"> run normally. </w:t>
      </w:r>
      <w:r w:rsidR="00301BC3" w:rsidRPr="00301BC3">
        <w:t>User evaluation aims to assess how potential users of the system perceive it during and after interacting with it.</w:t>
      </w:r>
      <w:r w:rsidR="00512717" w:rsidRPr="00512717">
        <w:t xml:space="preserve"> </w:t>
      </w:r>
      <w:r w:rsidR="00301BC3" w:rsidRPr="00301BC3">
        <w:t xml:space="preserve">The user </w:t>
      </w:r>
      <w:r w:rsidR="00301BC3">
        <w:t>evaluation</w:t>
      </w:r>
      <w:r w:rsidR="00301BC3" w:rsidRPr="00301BC3">
        <w:t xml:space="preserve"> outcomes were later </w:t>
      </w:r>
      <w:proofErr w:type="spellStart"/>
      <w:r w:rsidR="00301BC3" w:rsidRPr="00301BC3">
        <w:t>analysed</w:t>
      </w:r>
      <w:proofErr w:type="spellEnd"/>
      <w:r w:rsidR="00301BC3" w:rsidRPr="00301BC3">
        <w:t xml:space="preserve"> to identify how SafeTweet should be improved in the future.</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63CF04B" w:rsidR="0049147A" w:rsidRDefault="0049147A" w:rsidP="00F72F7C">
      <w:pPr>
        <w:pStyle w:val="1"/>
      </w:pPr>
      <w:bookmarkStart w:id="0" w:name="_Toc89458410"/>
      <w:r w:rsidRPr="00F72F7C">
        <w:lastRenderedPageBreak/>
        <w:t>Introduction</w:t>
      </w:r>
      <w:bookmarkEnd w:id="0"/>
    </w:p>
    <w:p w14:paraId="6ADB11BC" w14:textId="06DA2B16" w:rsidR="005A1445" w:rsidRPr="005A1445" w:rsidRDefault="005A1445" w:rsidP="005A1445">
      <w:r w:rsidRPr="005A1445">
        <w:t xml:space="preserve">This section describes the current potential demand for workplace social platforms (Section </w:t>
      </w:r>
      <w:r>
        <w:t>1</w:t>
      </w:r>
      <w:r w:rsidRPr="005A1445">
        <w:t>.1) and how SafeTweet meets this need (Section 2.2).</w:t>
      </w:r>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5057EBBA" w:rsidR="001B5F4E" w:rsidRPr="001B5F4E" w:rsidRDefault="001B5F4E" w:rsidP="001B5F4E">
      <w:r w:rsidRPr="001B5F4E">
        <w:t xml:space="preserve">Social networks are an integral part of life for most people. People make friends on Facebook and Twitter, find jobs on LinkedIn. </w:t>
      </w:r>
      <w:r w:rsidR="00301BC3" w:rsidRPr="00301BC3">
        <w:t xml:space="preserve">As evidence for people's heavy reliance on social media platforms, Twitter is the </w:t>
      </w:r>
      <w:r w:rsidRPr="001B5F4E">
        <w:t xml:space="preserve">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439863B4"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w:t>
      </w:r>
      <w:r w:rsidR="00301BC3" w:rsidRPr="00301BC3">
        <w:t>lack of transparency</w:t>
      </w:r>
      <w:r w:rsidRPr="001B5F4E">
        <w:t xml:space="preserve"> between job seekers and companies is also a crucial reason. Companies always want to select fewer demanding employees, such as accepting lower pay or working overtime without complaint. Corporations can sift through resumes, compare candidates and choose the best value for money. </w:t>
      </w:r>
      <w:r w:rsidR="00301BC3">
        <w:t>J</w:t>
      </w:r>
      <w:r w:rsidRPr="001B5F4E">
        <w:t xml:space="preserve">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w:t>
      </w:r>
      <w:r w:rsidRPr="001B5F4E">
        <w:lastRenderedPageBreak/>
        <w:t>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054D110B" w14:textId="54051126" w:rsidR="00301BC3" w:rsidRPr="00BE2333" w:rsidRDefault="00301BC3" w:rsidP="00BE2333">
      <w:r w:rsidRPr="00301BC3">
        <w:t>This section covers related studies in the literature (Section 2.1) and the tools used to develop SafeTweet (Section 2.2).</w:t>
      </w:r>
    </w:p>
    <w:p w14:paraId="3A005690" w14:textId="250FC06C" w:rsidR="001B5F4E" w:rsidRDefault="001B5F4E" w:rsidP="001B5F4E">
      <w:pPr>
        <w:pStyle w:val="2"/>
      </w:pPr>
      <w:bookmarkStart w:id="5" w:name="_Toc89458415"/>
      <w:r>
        <w:t>Related Work</w:t>
      </w:r>
      <w:bookmarkEnd w:id="5"/>
    </w:p>
    <w:p w14:paraId="1D66F83B" w14:textId="461D975D"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w:t>
      </w:r>
      <w:r w:rsidR="00032020">
        <w:t>Naïve</w:t>
      </w:r>
      <w:r w:rsidR="00301BC3" w:rsidRPr="00301BC3">
        <w:t xml:space="preserve"> Bayes</w:t>
      </w:r>
      <w:r w:rsidRPr="001B5F4E">
        <w:t xml:space="preserve"> and the </w:t>
      </w:r>
      <w:r w:rsidR="00301BC3" w:rsidRPr="00301BC3">
        <w:t>Support Vector Machine (SVM)</w:t>
      </w:r>
      <w:r w:rsidR="00301BC3">
        <w:t xml:space="preserve"> </w:t>
      </w:r>
      <w:r w:rsidRPr="001B5F4E">
        <w:t xml:space="preserve">classifier to classify sensitive information. The experiments indicate that the </w:t>
      </w:r>
      <w:r w:rsidR="00032020">
        <w:t>Naïve</w:t>
      </w:r>
      <w:r w:rsidRPr="001B5F4E">
        <w:t xml:space="preserve"> Bayes performed better than SVM. The accuracy of holiday tweets is 76% in </w:t>
      </w:r>
      <w:r w:rsidR="00032020">
        <w:t>Naïve</w:t>
      </w:r>
      <w:r w:rsidRPr="001B5F4E">
        <w:t xml:space="preser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w:t>
      </w:r>
      <w:r w:rsidR="00032020">
        <w:t>Naïve</w:t>
      </w:r>
      <w:r w:rsidRPr="001B5F4E">
        <w:t xml:space="preser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w:t>
      </w:r>
      <w:r w:rsidR="00032020">
        <w:t>Naïve</w:t>
      </w:r>
      <w:r w:rsidRPr="001B5F4E">
        <w:t xml:space="preser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w:t>
      </w:r>
      <w:r w:rsidR="00032020" w:rsidRPr="00032020">
        <w:t>Recurrent Neural Net</w:t>
      </w:r>
      <w:r w:rsidR="00032020">
        <w:t xml:space="preserve">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w:t>
      </w:r>
      <w:r w:rsidR="005A1445" w:rsidRPr="005A1445">
        <w:t>Natural Language Processing</w:t>
      </w:r>
      <w:r w:rsidR="005A1445" w:rsidRPr="005A1445">
        <w:t xml:space="preserve"> </w:t>
      </w:r>
      <w:r w:rsidR="005A1445">
        <w:rPr>
          <w:lang w:eastAsia="zh-CN"/>
        </w:rPr>
        <w:t xml:space="preserve">(NLP) </w:t>
      </w:r>
      <w:r w:rsidRPr="001B5F4E">
        <w:t xml:space="preserve">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t>
      </w:r>
      <w:r w:rsidR="00301BC3">
        <w:t>making it</w:t>
      </w:r>
      <w:r w:rsidRPr="001B5F4E">
        <w:t xml:space="preserve">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698CBCFC"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ll the questions should refine according to the interview purpose, and conservations should build around the work and social network. Users interviewed need to be screened in combination with </w:t>
      </w:r>
      <w:r w:rsidR="0021274F">
        <w:t>SafeTweet</w:t>
      </w:r>
      <w:r w:rsidRPr="001B5F4E">
        <w:t xml:space="preserve">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1E2BF404"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each interviewer should answer about ten questions. After the interview, collate all content for the requirements and </w:t>
      </w:r>
      <w:proofErr w:type="spellStart"/>
      <w:r w:rsidR="001B07C7">
        <w:t>prioritise</w:t>
      </w:r>
      <w:proofErr w:type="spellEnd"/>
      <w:r w:rsidRPr="001B5F4E">
        <w:t xml:space="preserve"> functions using Moscow.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525" w:type="dxa"/>
        <w:jc w:val="center"/>
        <w:tblLayout w:type="fixed"/>
        <w:tblLook w:val="04A0" w:firstRow="1" w:lastRow="0" w:firstColumn="1" w:lastColumn="0" w:noHBand="0" w:noVBand="1"/>
      </w:tblPr>
      <w:tblGrid>
        <w:gridCol w:w="2689"/>
        <w:gridCol w:w="967"/>
        <w:gridCol w:w="1017"/>
        <w:gridCol w:w="917"/>
        <w:gridCol w:w="967"/>
        <w:gridCol w:w="968"/>
      </w:tblGrid>
      <w:tr w:rsidR="006D69D9" w:rsidRPr="006D69D9" w14:paraId="5A40D44E" w14:textId="77777777" w:rsidTr="00B13CA0">
        <w:trPr>
          <w:trHeight w:val="38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1BD8D44B"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w:t>
            </w:r>
          </w:p>
        </w:tc>
        <w:tc>
          <w:tcPr>
            <w:tcW w:w="967"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6855017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w:t>
            </w:r>
          </w:p>
        </w:tc>
        <w:tc>
          <w:tcPr>
            <w:tcW w:w="967"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1017"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B13CA0" w:rsidRPr="006D69D9" w14:paraId="5934F4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tcPr>
          <w:p w14:paraId="0AAB46EB" w14:textId="44179DD0" w:rsidR="00B13CA0" w:rsidRPr="006D69D9" w:rsidRDefault="00B13CA0" w:rsidP="006D69D9">
            <w:pPr>
              <w:spacing w:beforeLines="20" w:before="48" w:afterLines="20" w:after="48"/>
              <w:jc w:val="left"/>
              <w:rPr>
                <w:rFonts w:ascii="Century" w:eastAsia="DengXian" w:hAnsi="Century" w:cs="宋体" w:hint="eastAsia"/>
                <w:color w:val="000000"/>
                <w:sz w:val="24"/>
                <w:szCs w:val="24"/>
                <w:lang w:eastAsia="zh-CN"/>
              </w:rPr>
            </w:pPr>
            <w:r>
              <w:rPr>
                <w:rFonts w:ascii="Century" w:eastAsia="DengXian" w:hAnsi="Century" w:cs="宋体" w:hint="eastAsia"/>
                <w:color w:val="000000"/>
                <w:sz w:val="24"/>
                <w:szCs w:val="24"/>
                <w:lang w:eastAsia="zh-CN"/>
              </w:rPr>
              <w:t>I</w:t>
            </w:r>
            <w:r>
              <w:rPr>
                <w:rFonts w:ascii="Century" w:eastAsia="DengXian" w:hAnsi="Century" w:cs="宋体"/>
                <w:color w:val="000000"/>
                <w:sz w:val="24"/>
                <w:szCs w:val="24"/>
                <w:lang w:eastAsia="zh-CN"/>
              </w:rPr>
              <w:t>nformation Detection</w:t>
            </w:r>
          </w:p>
        </w:tc>
        <w:tc>
          <w:tcPr>
            <w:tcW w:w="967" w:type="dxa"/>
            <w:tcBorders>
              <w:top w:val="nil"/>
              <w:left w:val="nil"/>
              <w:bottom w:val="single" w:sz="4" w:space="0" w:color="auto"/>
              <w:right w:val="single" w:sz="4" w:space="0" w:color="auto"/>
            </w:tcBorders>
            <w:shd w:val="clear" w:color="auto" w:fill="auto"/>
            <w:noWrap/>
            <w:vAlign w:val="center"/>
          </w:tcPr>
          <w:p w14:paraId="67CC6475" w14:textId="3A013431"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tcPr>
          <w:p w14:paraId="2736DA76" w14:textId="5B3C075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tcPr>
          <w:p w14:paraId="7E67A14D" w14:textId="28F1FEF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tcPr>
          <w:p w14:paraId="68A40F44" w14:textId="66CE9D85"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tcPr>
          <w:p w14:paraId="78EA8D20" w14:textId="1F7DF11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r>
      <w:tr w:rsidR="006D69D9" w:rsidRPr="006D69D9" w14:paraId="21B86E45"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2025D8E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w:t>
            </w:r>
          </w:p>
        </w:tc>
        <w:tc>
          <w:tcPr>
            <w:tcW w:w="967"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66FE988A"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w:t>
            </w:r>
          </w:p>
        </w:tc>
        <w:tc>
          <w:tcPr>
            <w:tcW w:w="967"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502ECDAF"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w:t>
            </w:r>
          </w:p>
        </w:tc>
        <w:tc>
          <w:tcPr>
            <w:tcW w:w="967"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8"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2E958D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w:t>
            </w:r>
          </w:p>
        </w:tc>
        <w:tc>
          <w:tcPr>
            <w:tcW w:w="967"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7B1CB5CC" w:rsidR="002D29A7" w:rsidRPr="002D29A7" w:rsidRDefault="001A679E" w:rsidP="002D29A7">
      <w:pPr>
        <w:rPr>
          <w:lang w:eastAsia="zh-CN"/>
        </w:rPr>
      </w:pPr>
      <w:r w:rsidRPr="001A679E">
        <w:rPr>
          <w:lang w:eastAsia="zh-CN"/>
        </w:rPr>
        <w:t>According to the requirement list, the overall system structure is designed. Starting from the bottom layer</w:t>
      </w:r>
      <w:r w:rsidR="00033227">
        <w:rPr>
          <w:lang w:eastAsia="zh-CN"/>
        </w:rPr>
        <w:t>,</w:t>
      </w:r>
      <w:r w:rsidRPr="001A679E">
        <w:rPr>
          <w:lang w:eastAsia="zh-CN"/>
        </w:rPr>
        <w:t xml:space="preserve"> cover the Run environment</w:t>
      </w:r>
      <w:r w:rsidR="00033227">
        <w:rPr>
          <w:lang w:eastAsia="zh-CN"/>
        </w:rPr>
        <w:t xml:space="preserve"> </w:t>
      </w:r>
      <w:r w:rsidR="00033227">
        <w:rPr>
          <w:lang w:eastAsia="zh-CN"/>
        </w:rPr>
        <w:t>(S</w:t>
      </w:r>
      <w:r w:rsidR="00033227" w:rsidRPr="001A679E">
        <w:rPr>
          <w:lang w:eastAsia="zh-CN"/>
        </w:rPr>
        <w:t>ections 4.</w:t>
      </w:r>
      <w:r w:rsidR="00033227">
        <w:rPr>
          <w:lang w:eastAsia="zh-CN"/>
        </w:rPr>
        <w:t>1</w:t>
      </w:r>
      <w:r w:rsidR="00033227">
        <w:rPr>
          <w:lang w:eastAsia="zh-CN"/>
        </w:rPr>
        <w:t>)</w:t>
      </w:r>
      <w:r w:rsidRPr="001A679E">
        <w:rPr>
          <w:lang w:eastAsia="zh-CN"/>
        </w:rPr>
        <w:t>, Database</w:t>
      </w:r>
      <w:r w:rsidR="00033227">
        <w:rPr>
          <w:lang w:eastAsia="zh-CN"/>
        </w:rPr>
        <w:t xml:space="preserve"> </w:t>
      </w:r>
      <w:r w:rsidR="00033227">
        <w:rPr>
          <w:lang w:eastAsia="zh-CN"/>
        </w:rPr>
        <w:t>(S</w:t>
      </w:r>
      <w:r w:rsidR="00033227" w:rsidRPr="001A679E">
        <w:rPr>
          <w:lang w:eastAsia="zh-CN"/>
        </w:rPr>
        <w:t>ections 4.</w:t>
      </w:r>
      <w:r w:rsidR="00033227">
        <w:rPr>
          <w:lang w:eastAsia="zh-CN"/>
        </w:rPr>
        <w:t>2</w:t>
      </w:r>
      <w:r w:rsidR="00033227">
        <w:rPr>
          <w:lang w:eastAsia="zh-CN"/>
        </w:rPr>
        <w:t>)</w:t>
      </w:r>
      <w:r w:rsidRPr="001A679E">
        <w:rPr>
          <w:lang w:eastAsia="zh-CN"/>
        </w:rPr>
        <w:t>,</w:t>
      </w:r>
      <w:r w:rsidR="00033227">
        <w:rPr>
          <w:lang w:eastAsia="zh-CN"/>
        </w:rPr>
        <w:t xml:space="preserve"> </w:t>
      </w:r>
      <w:r w:rsidRPr="001A679E">
        <w:rPr>
          <w:lang w:eastAsia="zh-CN"/>
        </w:rPr>
        <w:t>Data layer</w:t>
      </w:r>
      <w:r w:rsidR="00033227">
        <w:rPr>
          <w:lang w:eastAsia="zh-CN"/>
        </w:rPr>
        <w:t xml:space="preserve"> </w:t>
      </w:r>
      <w:r w:rsidR="00033227">
        <w:rPr>
          <w:lang w:eastAsia="zh-CN"/>
        </w:rPr>
        <w:t>(S</w:t>
      </w:r>
      <w:r w:rsidR="00033227" w:rsidRPr="001A679E">
        <w:rPr>
          <w:lang w:eastAsia="zh-CN"/>
        </w:rPr>
        <w:t>ections 4.</w:t>
      </w:r>
      <w:r w:rsidR="00033227">
        <w:rPr>
          <w:lang w:eastAsia="zh-CN"/>
        </w:rPr>
        <w:t>3</w:t>
      </w:r>
      <w:r w:rsidR="00033227">
        <w:rPr>
          <w:lang w:eastAsia="zh-CN"/>
        </w:rPr>
        <w:t>)</w:t>
      </w:r>
      <w:r w:rsidRPr="001A679E">
        <w:rPr>
          <w:lang w:eastAsia="zh-CN"/>
        </w:rPr>
        <w:t>, Function layer</w:t>
      </w:r>
      <w:r w:rsidR="00033227">
        <w:rPr>
          <w:lang w:eastAsia="zh-CN"/>
        </w:rPr>
        <w:t xml:space="preserve"> </w:t>
      </w:r>
      <w:r w:rsidR="00033227">
        <w:rPr>
          <w:lang w:eastAsia="zh-CN"/>
        </w:rPr>
        <w:t>(S</w:t>
      </w:r>
      <w:r w:rsidR="00033227" w:rsidRPr="001A679E">
        <w:rPr>
          <w:lang w:eastAsia="zh-CN"/>
        </w:rPr>
        <w:t>ections 4.</w:t>
      </w:r>
      <w:r w:rsidR="00033227">
        <w:rPr>
          <w:lang w:eastAsia="zh-CN"/>
        </w:rPr>
        <w:t>4</w:t>
      </w:r>
      <w:r w:rsidR="00033227">
        <w:rPr>
          <w:lang w:eastAsia="zh-CN"/>
        </w:rPr>
        <w:t>)</w:t>
      </w:r>
      <w:r w:rsidRPr="001A679E">
        <w:rPr>
          <w:lang w:eastAsia="zh-CN"/>
        </w:rPr>
        <w:t>, and front-end UI</w:t>
      </w:r>
      <w:r w:rsidR="00033227">
        <w:rPr>
          <w:lang w:eastAsia="zh-CN"/>
        </w:rPr>
        <w:t xml:space="preserve"> </w:t>
      </w:r>
      <w:r w:rsidR="00033227">
        <w:rPr>
          <w:lang w:eastAsia="zh-CN"/>
        </w:rPr>
        <w:t>(S</w:t>
      </w:r>
      <w:r w:rsidR="00033227" w:rsidRPr="001A679E">
        <w:rPr>
          <w:lang w:eastAsia="zh-CN"/>
        </w:rPr>
        <w:t>ections 4.</w:t>
      </w:r>
      <w:r w:rsidR="00033227">
        <w:rPr>
          <w:lang w:eastAsia="zh-CN"/>
        </w:rPr>
        <w:t>5</w:t>
      </w:r>
      <w:r w:rsidR="00033227">
        <w:rPr>
          <w:lang w:eastAsia="zh-CN"/>
        </w:rPr>
        <w:t>)</w:t>
      </w:r>
      <w:r w:rsidRPr="001A679E">
        <w:rPr>
          <w:lang w:eastAsia="zh-CN"/>
        </w:rPr>
        <w:t>.</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20E43275"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p>
    <w:p w14:paraId="7BB64BFF" w14:textId="6D707CE8"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0C242F8D"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1035AFB4" w:rsidR="004B3536" w:rsidRPr="004B3536" w:rsidRDefault="004B3536" w:rsidP="004B3536">
      <w:r w:rsidRPr="004B3536">
        <w:t xml:space="preserve">The </w:t>
      </w:r>
      <w:r w:rsidR="00033227">
        <w:rPr>
          <w:rFonts w:hint="eastAsia"/>
          <w:lang w:eastAsia="zh-CN"/>
        </w:rPr>
        <w:t>scope</w:t>
      </w:r>
      <w:r w:rsidR="00033227">
        <w:rPr>
          <w:lang w:eastAsia="zh-CN"/>
        </w:rPr>
        <w:t xml:space="preserve"> of the </w:t>
      </w:r>
      <w:r w:rsidRPr="004B3536">
        <w:t>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505BB8BA"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5DC3D5B2"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w:t>
      </w:r>
      <w:r w:rsidR="00033227">
        <w:t xml:space="preserve"> (</w:t>
      </w:r>
      <w:r w:rsidRPr="00707C47">
        <w:t>Section 5.1</w:t>
      </w:r>
      <w:r w:rsidR="00033227">
        <w:t xml:space="preserve">), </w:t>
      </w:r>
      <w:r w:rsidRPr="00707C47">
        <w:t>then the development of the function</w:t>
      </w:r>
      <w:r w:rsidR="00033227">
        <w:t xml:space="preserve"> (</w:t>
      </w:r>
      <w:r w:rsidRPr="00707C47">
        <w:t>Section 5.2</w:t>
      </w:r>
      <w:r w:rsidR="00033227">
        <w:t>)</w:t>
      </w:r>
      <w:r w:rsidRPr="00707C47">
        <w:t xml:space="preserve">. The function section includes </w:t>
      </w:r>
      <w:r w:rsidR="00033227">
        <w:t>four</w:t>
      </w:r>
      <w:r w:rsidRPr="00707C47">
        <w:t xml:space="preserve"> challenging modules, the Basic function, the Send </w:t>
      </w:r>
      <w:r w:rsidR="00033227">
        <w:t>P</w:t>
      </w:r>
      <w:r w:rsidRPr="00707C47">
        <w:t>ost</w:t>
      </w:r>
      <w:r w:rsidR="00EF782E">
        <w:t xml:space="preserve">, </w:t>
      </w:r>
      <w:r w:rsidR="00033227">
        <w:rPr>
          <w:lang w:eastAsia="zh-CN"/>
        </w:rPr>
        <w:t>I</w:t>
      </w:r>
      <w:r w:rsidR="00EF782E">
        <w:rPr>
          <w:rFonts w:hint="eastAsia"/>
          <w:lang w:eastAsia="zh-CN"/>
        </w:rPr>
        <w:t>nformation</w:t>
      </w:r>
      <w:r w:rsidR="00EF782E">
        <w:rPr>
          <w:lang w:eastAsia="zh-CN"/>
        </w:rPr>
        <w:t xml:space="preserve"> </w:t>
      </w:r>
      <w:r w:rsidR="00033227">
        <w:rPr>
          <w:lang w:eastAsia="zh-CN"/>
        </w:rPr>
        <w:t>D</w:t>
      </w:r>
      <w:r w:rsidR="00EF782E">
        <w:rPr>
          <w:rFonts w:hint="eastAsia"/>
          <w:lang w:eastAsia="zh-CN"/>
        </w:rPr>
        <w:t>etection</w:t>
      </w:r>
      <w:r w:rsidR="00EF782E" w:rsidRPr="00707C47">
        <w:t xml:space="preserve"> </w:t>
      </w:r>
      <w:r w:rsidR="00EF782E">
        <w:t xml:space="preserve">and </w:t>
      </w:r>
      <w:r w:rsidRPr="00707C47">
        <w:t xml:space="preserve">the Read </w:t>
      </w:r>
      <w:r w:rsidR="00033227">
        <w:t>P</w:t>
      </w:r>
      <w:r w:rsidRPr="00707C47">
        <w:t>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0BCE807F"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 xml:space="preserve">building as well as the challenges encountered and solutions. Introduce the modules following the sequence of function requirements: </w:t>
      </w:r>
      <w:r w:rsidR="00B13CA0">
        <w:t>B</w:t>
      </w:r>
      <w:r w:rsidR="00B30926" w:rsidRPr="00B30926">
        <w:t xml:space="preserve">asic </w:t>
      </w:r>
      <w:r w:rsidR="00B13CA0">
        <w:t>F</w:t>
      </w:r>
      <w:r w:rsidR="00B30926" w:rsidRPr="00B30926">
        <w:t xml:space="preserve">unction, </w:t>
      </w:r>
      <w:r w:rsidR="00B13CA0">
        <w:t>S</w:t>
      </w:r>
      <w:r w:rsidR="00B30926" w:rsidRPr="00B30926">
        <w:t xml:space="preserve">end </w:t>
      </w:r>
      <w:r w:rsidR="00B13CA0">
        <w:t>P</w:t>
      </w:r>
      <w:r w:rsidR="00B30926" w:rsidRPr="00B30926">
        <w:t xml:space="preserve">ost, </w:t>
      </w:r>
      <w:r w:rsidR="00B13CA0">
        <w:t>Information Detection, R</w:t>
      </w:r>
      <w:r w:rsidR="00B30926" w:rsidRPr="00B30926">
        <w:t xml:space="preserve">ead </w:t>
      </w:r>
      <w:r w:rsidR="00B13CA0">
        <w:t>P</w:t>
      </w:r>
      <w:r w:rsidR="00B30926" w:rsidRPr="00B30926">
        <w:t xml:space="preserve">ost, </w:t>
      </w:r>
      <w:r w:rsidR="00B13CA0">
        <w:t>D</w:t>
      </w:r>
      <w:r w:rsidR="00B30926" w:rsidRPr="00B30926">
        <w:t xml:space="preserve">ecrypt </w:t>
      </w:r>
      <w:r w:rsidR="00B13CA0">
        <w:t>P</w:t>
      </w:r>
      <w:r w:rsidR="00B30926" w:rsidRPr="00B30926">
        <w:t xml:space="preserve">ost, </w:t>
      </w:r>
      <w:r w:rsidR="00B13CA0">
        <w:t>C</w:t>
      </w:r>
      <w:r w:rsidR="00B30926" w:rsidRPr="00B30926">
        <w:t xml:space="preserve">omment </w:t>
      </w:r>
      <w:r w:rsidR="00B13CA0">
        <w:t>P</w:t>
      </w:r>
      <w:r w:rsidR="00B30926" w:rsidRPr="00B30926">
        <w:t xml:space="preserve">ost and </w:t>
      </w:r>
      <w:r w:rsidR="00B13CA0">
        <w:t>S</w:t>
      </w:r>
      <w:r w:rsidR="00B30926" w:rsidRPr="00B30926">
        <w:t xml:space="preserve">earch </w:t>
      </w:r>
      <w:r w:rsidR="00B13CA0">
        <w:t>P</w:t>
      </w:r>
      <w:r w:rsidR="00B30926" w:rsidRPr="00B30926">
        <w:t>ost.</w:t>
      </w:r>
    </w:p>
    <w:p w14:paraId="142DC04F" w14:textId="0F74B849"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15348B83" w:rsidR="00B30926" w:rsidRDefault="00B30926" w:rsidP="00B30926">
      <w:r>
        <w:t xml:space="preserve">The </w:t>
      </w:r>
      <w:r w:rsidR="00B13CA0">
        <w:t>B</w:t>
      </w:r>
      <w:r>
        <w:t xml:space="preserve">asic </w:t>
      </w:r>
      <w:r w:rsidR="00B13CA0">
        <w:t>F</w:t>
      </w:r>
      <w:r>
        <w:t>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5B724BBC"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p>
    <w:p w14:paraId="1EBC9CDB" w14:textId="3E07008C" w:rsidR="00275454" w:rsidRPr="00275454" w:rsidRDefault="00275454" w:rsidP="00275454">
      <w:pPr>
        <w:rPr>
          <w:lang w:eastAsia="zh-CN"/>
        </w:rPr>
      </w:pPr>
      <w:r w:rsidRPr="00275454">
        <w:rPr>
          <w:lang w:eastAsia="zh-CN"/>
        </w:rPr>
        <w:t xml:space="preserve">The front-end and back-end send requests mainly through JavaScript’s native jQuery ajax and the third-party library </w:t>
      </w:r>
      <w:r>
        <w:rPr>
          <w:rFonts w:hint="eastAsia"/>
          <w:lang w:eastAsia="zh-CN"/>
        </w:rPr>
        <w:t>Axios</w:t>
      </w:r>
      <w:r w:rsidRPr="00275454">
        <w:rPr>
          <w:lang w:eastAsia="zh-CN"/>
        </w:rPr>
        <w:t>. Ajax is already a very mature and standardized request method for communicating with the server without refreshing the entire page. However, its disadvantages are also obvious, the Web</w:t>
      </w:r>
      <w:r>
        <w:rPr>
          <w:lang w:eastAsia="zh-CN"/>
        </w:rPr>
        <w:t>-</w:t>
      </w:r>
      <w:r>
        <w:rPr>
          <w:rFonts w:hint="eastAsia"/>
          <w:lang w:eastAsia="zh-CN"/>
        </w:rPr>
        <w:lastRenderedPageBreak/>
        <w:t>side</w:t>
      </w:r>
      <w:r w:rsidRPr="00275454">
        <w:rPr>
          <w:lang w:eastAsia="zh-CN"/>
        </w:rPr>
        <w:t xml:space="preserve"> is vulnerable to attacks, such as SQL injection. Axios is a more powerful encapsulation of Ajax, running in both a browser and Node.js. Security is also 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6340FC87"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t>Send Post</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the encrypt function is not to ensure that people cannot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w:t>
      </w:r>
      <w:r>
        <w:lastRenderedPageBreak/>
        <w:t xml:space="preserve">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DC1736">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2632933D" w:rsidR="00FE7B18" w:rsidRDefault="00FE7B18" w:rsidP="00C40C97">
      <w:pPr>
        <w:spacing w:before="120"/>
      </w:pPr>
      <w:r>
        <w:t xml:space="preserve">Usual text classification models include SVM, K proximity, </w:t>
      </w:r>
      <w:r w:rsidR="00032020">
        <w:t>Naïve</w:t>
      </w:r>
      <w:r>
        <w:t xml:space="preserve"> Bayes, decision tree, Adaboost and random forest.</w:t>
      </w:r>
    </w:p>
    <w:p w14:paraId="13949A23" w14:textId="4616A370" w:rsidR="00FE7B18" w:rsidRDefault="00FE7B18" w:rsidP="00FE7B18">
      <w:r w:rsidRPr="00FE7B18">
        <w:rPr>
          <w:b/>
          <w:bCs/>
        </w:rPr>
        <w:lastRenderedPageBreak/>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4E49738B"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0E92B0CE" w:rsidR="00FE7B18" w:rsidRPr="00FE7B18" w:rsidRDefault="00032020" w:rsidP="00FE7B18">
      <w:r>
        <w:rPr>
          <w:b/>
          <w:bCs/>
        </w:rPr>
        <w:t>Naïve</w:t>
      </w:r>
      <w:r w:rsidR="00FE7B18" w:rsidRPr="00FE7B18">
        <w:rPr>
          <w:b/>
          <w:bCs/>
        </w:rPr>
        <w:t xml:space="preserve"> Bayes:</w:t>
      </w:r>
      <w:r w:rsidR="00FE7B18" w:rsidRPr="00FE7B18">
        <w:t xml:space="preserve"> is a simple probabilistic classifier based on Bayes' theorem. The </w:t>
      </w:r>
      <w:r>
        <w:t>Naïve</w:t>
      </w:r>
      <w:r w:rsidR="00FE7B18" w:rsidRPr="00FE7B18">
        <w:t xml:space="preser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00FE7B18"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2DF0A27B" w:rsidR="004370B4" w:rsidRPr="004370B4" w:rsidRDefault="004370B4" w:rsidP="004370B4">
      <w:pPr>
        <w:spacing w:after="240"/>
      </w:pPr>
      <w:r w:rsidRPr="004370B4">
        <w:t xml:space="preserve">The results show that </w:t>
      </w:r>
      <w:r w:rsidR="00032020">
        <w:t>Naïve</w:t>
      </w:r>
      <w:r w:rsidRPr="004370B4">
        <w:t xml:space="preserve"> Bayes performs best in accuracy, precision and recall. In the ROC curve, </w:t>
      </w:r>
      <w:r w:rsidR="00032020">
        <w:t>Naïve</w:t>
      </w:r>
      <w:r w:rsidRPr="004370B4">
        <w:t xml:space="preserve"> Bayes also performs best. Therefore, adjust the parameters of </w:t>
      </w:r>
      <w:r w:rsidR="00032020">
        <w:t>Naïve</w:t>
      </w:r>
      <w:r w:rsidRPr="004370B4">
        <w:t xml:space="preser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35C6127D" w:rsidR="00FC6006" w:rsidRPr="004370B4" w:rsidRDefault="00FC6006" w:rsidP="00FC6006">
      <w:pPr>
        <w:spacing w:before="120"/>
      </w:pPr>
      <w:r w:rsidRPr="00FC6006">
        <w:t>The system often needs to use the call model to detect sensitive information, so the model should be saved and directly called if necessary. Models are saved and loaded through the Joblib library. Calls using the model can save detection time compared to each time the model is run. The model can be saved directly locally, and the local path is obtained using the abspath method.</w:t>
      </w:r>
    </w:p>
    <w:p w14:paraId="101EF63F" w14:textId="3746CB5C"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4891EAA9" w:rsidR="00BB0ABE" w:rsidRDefault="00BB0ABE" w:rsidP="00786E1E">
      <w:pPr>
        <w:spacing w:after="120"/>
        <w:rPr>
          <w:lang w:eastAsia="zh-CN"/>
        </w:rPr>
      </w:pPr>
      <w:r>
        <w:t xml:space="preserve">The main test content of the system is whether the front-end page is the correct jump, whether the back-end calls the API correctly, whether the operation of the database is successful. The test module is classified into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r w:rsidR="004B5563" w:rsidRPr="004B5563">
        <w:t xml:space="preserve">, in the form of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4F24ABBF"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4CDD9D05"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6CDDB276"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10145D6B"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85091C8"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45F5A389"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B8F9E99"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4FC45FFF"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3BA3A2C3"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0FA7E69D"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Based on the above conclusions, all evaluators agreed that the system was workable, easy to learn and easy to use. The main question, however, is whether people really need such a social network. SafeTweet’s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DC1736">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DC1736">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DC1736">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2CEBD793"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w:t>
      </w:r>
      <w:r w:rsidR="00032020">
        <w:rPr>
          <w:lang w:eastAsia="zh-CN"/>
        </w:rPr>
        <w:t>Naïve</w:t>
      </w:r>
      <w:r w:rsidRPr="00173B78">
        <w:rPr>
          <w:lang w:eastAsia="zh-CN"/>
        </w:rPr>
        <w:t xml:space="preser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4EE50E5B" w:rsidR="006E2CD2" w:rsidRPr="002D29A7" w:rsidRDefault="006E2CD2" w:rsidP="00490A74">
            <w:pPr>
              <w:spacing w:beforeLines="20" w:before="48" w:afterLines="20" w:after="48"/>
              <w:jc w:val="center"/>
            </w:pPr>
            <w:r w:rsidRPr="002D29A7">
              <w:t>Send Post</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4464A27C" w:rsidR="00E410D1" w:rsidRPr="002D29A7" w:rsidRDefault="00E410D1" w:rsidP="00490A74">
            <w:pPr>
              <w:spacing w:beforeLines="20" w:before="48" w:afterLines="20" w:after="48"/>
              <w:jc w:val="center"/>
            </w:pPr>
            <w:r w:rsidRPr="002D29A7">
              <w:t>Read Post</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63BA3853" w:rsidR="00E410D1" w:rsidRPr="002D29A7" w:rsidRDefault="00E410D1" w:rsidP="00490A74">
            <w:pPr>
              <w:spacing w:beforeLines="20" w:before="48" w:afterLines="20" w:after="48"/>
              <w:jc w:val="center"/>
            </w:pPr>
            <w:r w:rsidRPr="002D29A7">
              <w:t>Decrypt Post</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A0FBAB7" w:rsidR="00E410D1" w:rsidRPr="002D29A7" w:rsidRDefault="00E410D1" w:rsidP="00490A74">
            <w:pPr>
              <w:spacing w:beforeLines="20" w:before="48" w:afterLines="20" w:after="48"/>
              <w:jc w:val="center"/>
            </w:pPr>
            <w:r w:rsidRPr="002D29A7">
              <w:t>Comment Post</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487AF444" w:rsidR="00E410D1" w:rsidRPr="002D29A7" w:rsidRDefault="00E410D1" w:rsidP="00490A74">
            <w:pPr>
              <w:spacing w:beforeLines="20" w:before="48" w:afterLines="20" w:after="48"/>
              <w:jc w:val="center"/>
            </w:pPr>
            <w:r w:rsidRPr="002D29A7">
              <w:t>Search Post</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31F45659"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05A16A94"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1C8265DE"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8AAEAB"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4A0DD6C3"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00AC50B8" w:rsidRPr="0015072A">
              <w:rPr>
                <w:rFonts w:eastAsia="DengXian" w:cs="Times New Roman"/>
                <w:color w:val="000000"/>
              </w:rPr>
              <w:t xml:space="preserve">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3F1BA7B1"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Pr="0015072A">
              <w:rPr>
                <w:rFonts w:eastAsia="DengXian" w:cs="Times New Roman"/>
                <w:color w:val="000000"/>
              </w:rPr>
              <w:t xml:space="preserve">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303D5EB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6D27047B"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lastRenderedPageBreak/>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lastRenderedPageBreak/>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2B3999F5" w:rsidR="009F5279" w:rsidRPr="009F5279" w:rsidRDefault="009F5279" w:rsidP="009F5279">
      <w:pPr>
        <w:pStyle w:val="EndNoteBibliography"/>
        <w:rPr>
          <w:noProof/>
        </w:rPr>
      </w:pPr>
      <w:bookmarkStart w:id="74" w:name="_ENREF_29"/>
      <w:r w:rsidRPr="009F5279">
        <w:rPr>
          <w:noProof/>
        </w:rPr>
        <w:t>[29].</w:t>
      </w:r>
      <w:r w:rsidRPr="009F5279">
        <w:rPr>
          <w:noProof/>
        </w:rPr>
        <w:tab/>
        <w:t xml:space="preserve">Kalcheva N, Nikolov N, editors. Laplace </w:t>
      </w:r>
      <w:r w:rsidR="00032020">
        <w:rPr>
          <w:noProof/>
        </w:rPr>
        <w:t>Naïve</w:t>
      </w:r>
      <w:r w:rsidRPr="009F5279">
        <w:rPr>
          <w:noProof/>
        </w:rPr>
        <w:t xml:space="preser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lastRenderedPageBreak/>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598B4" w14:textId="77777777" w:rsidR="00F252A9" w:rsidRDefault="00F252A9" w:rsidP="004F65C9">
      <w:pPr>
        <w:spacing w:before="0"/>
      </w:pPr>
      <w:r>
        <w:separator/>
      </w:r>
    </w:p>
  </w:endnote>
  <w:endnote w:type="continuationSeparator" w:id="0">
    <w:p w14:paraId="008F3605" w14:textId="77777777" w:rsidR="00F252A9" w:rsidRDefault="00F252A9"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6613B" w14:textId="77777777" w:rsidR="00F252A9" w:rsidRDefault="00F252A9" w:rsidP="004F65C9">
      <w:pPr>
        <w:spacing w:before="0"/>
      </w:pPr>
      <w:r>
        <w:separator/>
      </w:r>
    </w:p>
  </w:footnote>
  <w:footnote w:type="continuationSeparator" w:id="0">
    <w:p w14:paraId="31E782D5" w14:textId="77777777" w:rsidR="00F252A9" w:rsidRDefault="00F252A9"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32020"/>
    <w:rsid w:val="00033227"/>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274F"/>
    <w:rsid w:val="002148FD"/>
    <w:rsid w:val="002150CD"/>
    <w:rsid w:val="00233160"/>
    <w:rsid w:val="002412BE"/>
    <w:rsid w:val="0024227D"/>
    <w:rsid w:val="0024564F"/>
    <w:rsid w:val="00275454"/>
    <w:rsid w:val="00275F09"/>
    <w:rsid w:val="002940B9"/>
    <w:rsid w:val="00294103"/>
    <w:rsid w:val="002B0A4B"/>
    <w:rsid w:val="002B59D9"/>
    <w:rsid w:val="002D29A7"/>
    <w:rsid w:val="002E2FBC"/>
    <w:rsid w:val="00301BC3"/>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1445"/>
    <w:rsid w:val="005A7F99"/>
    <w:rsid w:val="005E3085"/>
    <w:rsid w:val="00605F32"/>
    <w:rsid w:val="00611CC0"/>
    <w:rsid w:val="00611CEE"/>
    <w:rsid w:val="00646ECA"/>
    <w:rsid w:val="00676817"/>
    <w:rsid w:val="00692009"/>
    <w:rsid w:val="006D69D9"/>
    <w:rsid w:val="006E29AE"/>
    <w:rsid w:val="006E2CD2"/>
    <w:rsid w:val="006F6D27"/>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9F72D5"/>
    <w:rsid w:val="00A133E9"/>
    <w:rsid w:val="00A13D7B"/>
    <w:rsid w:val="00A603A9"/>
    <w:rsid w:val="00A8437E"/>
    <w:rsid w:val="00AC50B8"/>
    <w:rsid w:val="00AD5C18"/>
    <w:rsid w:val="00AE2E69"/>
    <w:rsid w:val="00B00595"/>
    <w:rsid w:val="00B13CA0"/>
    <w:rsid w:val="00B30926"/>
    <w:rsid w:val="00B35142"/>
    <w:rsid w:val="00B37E5A"/>
    <w:rsid w:val="00B47E4E"/>
    <w:rsid w:val="00B532BA"/>
    <w:rsid w:val="00B6780E"/>
    <w:rsid w:val="00BB0ABE"/>
    <w:rsid w:val="00BB1CEF"/>
    <w:rsid w:val="00BB69B6"/>
    <w:rsid w:val="00BC18A4"/>
    <w:rsid w:val="00BE2333"/>
    <w:rsid w:val="00BE5B0B"/>
    <w:rsid w:val="00BF25C7"/>
    <w:rsid w:val="00BF7B8C"/>
    <w:rsid w:val="00C07B59"/>
    <w:rsid w:val="00C40C97"/>
    <w:rsid w:val="00C50DD9"/>
    <w:rsid w:val="00C84979"/>
    <w:rsid w:val="00CB7675"/>
    <w:rsid w:val="00D01157"/>
    <w:rsid w:val="00D3385A"/>
    <w:rsid w:val="00D44391"/>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B1170"/>
    <w:rsid w:val="00EC48A3"/>
    <w:rsid w:val="00EE5614"/>
    <w:rsid w:val="00EF3BFF"/>
    <w:rsid w:val="00EF64FF"/>
    <w:rsid w:val="00EF782E"/>
    <w:rsid w:val="00F252A9"/>
    <w:rsid w:val="00F33AA4"/>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18259800">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12961699">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019746018">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6</Pages>
  <Words>14771</Words>
  <Characters>84200</Characters>
  <Application>Microsoft Office Word</Application>
  <DocSecurity>0</DocSecurity>
  <Lines>701</Lines>
  <Paragraphs>197</Paragraphs>
  <ScaleCrop>false</ScaleCrop>
  <Company>Computing science</Company>
  <LinksUpToDate>false</LinksUpToDate>
  <CharactersWithSpaces>9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9</cp:revision>
  <dcterms:created xsi:type="dcterms:W3CDTF">2021-12-03T01:29:00Z</dcterms:created>
  <dcterms:modified xsi:type="dcterms:W3CDTF">2021-12-08T17:11:00Z</dcterms:modified>
</cp:coreProperties>
</file>